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7DE3D0" w14:textId="1EABBB94" w:rsidR="00FB0550" w:rsidRDefault="001D33E7">
      <w:r>
        <w:fldChar w:fldCharType="begin" w:fldLock="1"/>
      </w:r>
      <w:r>
        <w:instrText>ADDIN CSL_CITATION {"citationItems":[{"id":"ITEM-1","itemData":{"URL":"https://www.tokopedia.com/newstatesapparel/kaos-polos-new-states-apparel-7200-premium-cotton-t-shirt-maroon-m/review","accessed":{"date-parts":[["2023","4","30"]]},"id":"ITEM-1","issued":{"date-parts":[["0"]]},"title":"Review Produk - Kaos Polos New States Apparel 7200 Premium Cotton T-shirt - Maroon, M | Tokopedia","type":"webpage"},"uris":["http://www.mendeley.com/documents/?uuid=cdbf252e-c50f-3499-8f16-9095c4038b3b"]}],"mendeley":{"formattedCitation":"(&lt;i&gt;Review Produk - Kaos Polos New States Apparel 7200 Premium Cotton T-Shirt - Maroon, M | Tokopedia&lt;/i&gt;, n.d.)","plainTextFormattedCitation":"(Review Produk - Kaos Polos New States Apparel 7200 Premium Cotton T-Shirt - Maroon, M | Tokopedia, n.d.)","previouslyFormattedCitation":"(&lt;i&gt;Review Produk - Kaos Polos New States Apparel 7200 Premium Cotton T-Shirt - Maroon, M | Tokopedia&lt;/i&gt;, n.d.)"},"properties":{"noteIndex":0},"schema":"https://github.com/citation-style-language/schema/raw/master/csl-citation.json"}</w:instrText>
      </w:r>
      <w:r>
        <w:fldChar w:fldCharType="separate"/>
      </w:r>
      <w:r w:rsidRPr="001D33E7">
        <w:rPr>
          <w:noProof/>
        </w:rPr>
        <w:t>(</w:t>
      </w:r>
      <w:r w:rsidRPr="001D33E7">
        <w:rPr>
          <w:i/>
          <w:noProof/>
        </w:rPr>
        <w:t>Review Produk - Kaos Polos New States Apparel 7200 Premium Cotton T-Shirt - Maroon, M | Tokopedia</w:t>
      </w:r>
      <w:r w:rsidRPr="001D33E7">
        <w:rPr>
          <w:noProof/>
        </w:rPr>
        <w:t>, n.d.)</w:t>
      </w:r>
      <w:r>
        <w:fldChar w:fldCharType="end"/>
      </w:r>
    </w:p>
    <w:p w14:paraId="2F635782" w14:textId="6BDA51E2" w:rsidR="001D33E7" w:rsidRPr="001D33E7" w:rsidRDefault="001D33E7" w:rsidP="001D33E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D33E7">
        <w:rPr>
          <w:rFonts w:ascii="Calibri" w:hAnsi="Calibri" w:cs="Calibri"/>
          <w:i/>
          <w:iCs/>
          <w:noProof/>
          <w:szCs w:val="24"/>
        </w:rPr>
        <w:t>Review Produk - Kaos Polos New States Apparel 7200 Premium Cotton T-shirt - Maroon, M | Tokopedia</w:t>
      </w:r>
      <w:r w:rsidRPr="001D33E7">
        <w:rPr>
          <w:rFonts w:ascii="Calibri" w:hAnsi="Calibri" w:cs="Calibri"/>
          <w:noProof/>
          <w:szCs w:val="24"/>
        </w:rPr>
        <w:t>. (n.d.). Retrieved April 30, 2023, from https://www.tokopedia.com/newstatesapparel/kaos-polos-new-states-apparel-7200-premium-cotton-t-shirt-maroon-m/review</w:t>
      </w:r>
    </w:p>
    <w:p w14:paraId="7C64C39E" w14:textId="3521C6F4" w:rsidR="001D33E7" w:rsidRDefault="001D33E7">
      <w:r>
        <w:fldChar w:fldCharType="end"/>
      </w:r>
    </w:p>
    <w:sectPr w:rsidR="001D33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3F9F"/>
    <w:rsid w:val="000540BB"/>
    <w:rsid w:val="00081FA9"/>
    <w:rsid w:val="00082697"/>
    <w:rsid w:val="000A2869"/>
    <w:rsid w:val="000C5624"/>
    <w:rsid w:val="001300B6"/>
    <w:rsid w:val="001637E0"/>
    <w:rsid w:val="00166E6F"/>
    <w:rsid w:val="001D33E7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83F9F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87ED70"/>
  <w15:chartTrackingRefBased/>
  <w15:docId w15:val="{F7D283AF-CA57-4974-81E6-DB66BBB611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33AAD1-4501-4E5D-9E8C-03D4FAF8FD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7</Words>
  <Characters>1242</Characters>
  <Application>Microsoft Office Word</Application>
  <DocSecurity>0</DocSecurity>
  <Lines>10</Lines>
  <Paragraphs>2</Paragraphs>
  <ScaleCrop>false</ScaleCrop>
  <Company/>
  <LinksUpToDate>false</LinksUpToDate>
  <CharactersWithSpaces>14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30T00:47:00Z</dcterms:created>
  <dcterms:modified xsi:type="dcterms:W3CDTF">2023-04-30T0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